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 xml:space="preserve">avanna once stretched from the Upper </w:t>
      </w:r>
      <w:r w:rsidR="00BF6DBD">
        <w:rPr>
          <w:rFonts w:ascii="Times New Roman" w:hAnsi="Times New Roman" w:cs="Times New Roman"/>
          <w:sz w:val="24"/>
          <w:szCs w:val="24"/>
        </w:rPr>
        <w:t xml:space="preserve">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w:t>
      </w:r>
      <w:proofErr w:type="spellStart"/>
      <w:r w:rsidR="004E315D" w:rsidRPr="004E315D">
        <w:rPr>
          <w:rFonts w:ascii="Times New Roman" w:hAnsi="Times New Roman" w:cs="Times New Roman"/>
          <w:sz w:val="24"/>
        </w:rPr>
        <w:t>Nuzzo</w:t>
      </w:r>
      <w:proofErr w:type="spellEnd"/>
      <w:r w:rsidR="004E315D" w:rsidRPr="004E315D">
        <w:rPr>
          <w:rFonts w:ascii="Times New Roman" w:hAnsi="Times New Roman" w:cs="Times New Roman"/>
          <w:sz w:val="24"/>
        </w:rPr>
        <w:t xml:space="preserve">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rPr>
          <w:rFonts w:ascii="Times New Roman" w:hAnsi="Times New Roman" w:cs="Times New Roman"/>
          <w:sz w:val="24"/>
          <w:szCs w:val="24"/>
        </w:rPr>
        <w:lastRenderedPageBreak/>
        <w:t xml:space="preserve">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 and dunes were formed by prevailing winds during </w:t>
      </w:r>
      <w:r w:rsidR="008C726B">
        <w:rPr>
          <w:rFonts w:ascii="Times New Roman" w:hAnsi="Times New Roman" w:cs="Times New Roman"/>
          <w:sz w:val="24"/>
          <w:szCs w:val="24"/>
        </w:rPr>
        <w:t xml:space="preserve">periods of extreme drought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pe with few impediments to fir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ownership. </w:t>
      </w:r>
      <w:r w:rsidR="00E5104C" w:rsidRPr="00C966A8">
        <w:rPr>
          <w:rFonts w:ascii="Times New Roman" w:hAnsi="Times New Roman" w:cs="Times New Roman"/>
          <w:sz w:val="24"/>
          <w:szCs w:val="24"/>
        </w:rPr>
        <w:t xml:space="preserve">The amount of native habitat in this area </w:t>
      </w:r>
      <w:r w:rsidR="00830AA5">
        <w:rPr>
          <w:rFonts w:ascii="Times New Roman" w:hAnsi="Times New Roman" w:cs="Times New Roman"/>
          <w:sz w:val="24"/>
          <w:szCs w:val="24"/>
        </w:rPr>
        <w:t>has continued to</w:t>
      </w:r>
      <w:r w:rsidR="00E5104C" w:rsidRPr="00C966A8">
        <w:rPr>
          <w:rFonts w:ascii="Times New Roman" w:hAnsi="Times New Roman" w:cs="Times New Roman"/>
          <w:sz w:val="24"/>
          <w:szCs w:val="24"/>
        </w:rPr>
        <w:t xml:space="preserve"> </w:t>
      </w:r>
      <w:r w:rsidR="00830AA5">
        <w:rPr>
          <w:rFonts w:ascii="Times New Roman" w:hAnsi="Times New Roman" w:cs="Times New Roman"/>
          <w:sz w:val="24"/>
          <w:szCs w:val="24"/>
        </w:rPr>
        <w:t>decline (XX MN DNR Dustin’s mapping)</w:t>
      </w:r>
      <w:r w:rsidRPr="00C966A8">
        <w:rPr>
          <w:rFonts w:ascii="Times New Roman" w:hAnsi="Times New Roman" w:cs="Times New Roman"/>
          <w:sz w:val="24"/>
          <w:szCs w:val="24"/>
        </w:rPr>
        <w:t>,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lastRenderedPageBreak/>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lastRenderedPageBreak/>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burrows after a period of active foraging. They re-</w:t>
      </w:r>
      <w:r w:rsidR="00492140" w:rsidRPr="00C966A8">
        <w:rPr>
          <w:rFonts w:ascii="Times New Roman" w:hAnsi="Times New Roman" w:cs="Times New Roman"/>
          <w:bCs/>
          <w:sz w:val="24"/>
          <w:szCs w:val="24"/>
        </w:rPr>
        <w:lastRenderedPageBreak/>
        <w:t xml:space="preserv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r each target species and our knowledge of the study system, we selected habitat covariates (XX MORE DESCRIBE PROCESS) </w:t>
      </w:r>
      <w:proofErr w:type="gramStart"/>
      <w:r>
        <w:rPr>
          <w:rFonts w:ascii="Times New Roman" w:hAnsi="Times New Roman" w:cs="Times New Roman"/>
          <w:sz w:val="24"/>
          <w:szCs w:val="24"/>
        </w:rPr>
        <w:t>We</w:t>
      </w:r>
      <w:proofErr w:type="gramEnd"/>
      <w:r w:rsidRPr="00C966A8">
        <w:rPr>
          <w:rFonts w:ascii="Times New Roman" w:hAnsi="Times New Roman" w:cs="Times New Roman"/>
          <w:bCs/>
          <w:sz w:val="24"/>
          <w:szCs w:val="24"/>
        </w:rPr>
        <w:t xml:space="preserve"> hypothesized that lark </w:t>
      </w:r>
      <w:r w:rsidRPr="00C966A8">
        <w:rPr>
          <w:rFonts w:ascii="Times New Roman" w:hAnsi="Times New Roman" w:cs="Times New Roman"/>
          <w:bCs/>
          <w:sz w:val="24"/>
          <w:szCs w:val="24"/>
        </w:rPr>
        <w:lastRenderedPageBreak/>
        <w:t xml:space="preserve">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 xml:space="preserve">o detect the species </w:t>
      </w:r>
      <w:r w:rsidR="00270D69">
        <w:rPr>
          <w:rFonts w:ascii="Times New Roman" w:hAnsi="Times New Roman" w:cs="Times New Roman"/>
          <w:sz w:val="24"/>
          <w:szCs w:val="24"/>
        </w:rPr>
        <w:lastRenderedPageBreak/>
        <w:t>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872AC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872AC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872ACA"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 xml:space="preserve">0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872ACA"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lastRenderedPageBreak/>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 xml:space="preserve">vary among replicates given the meandering search process </w:t>
      </w:r>
      <w:r w:rsidR="00AF575F">
        <w:rPr>
          <w:rFonts w:ascii="Times New Roman" w:hAnsi="Times New Roman" w:cs="Times New Roman"/>
          <w:sz w:val="24"/>
          <w:szCs w:val="24"/>
        </w:rPr>
        <w:lastRenderedPageBreak/>
        <w:t>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872ACA"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872ACA"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bookmarkStart w:id="0" w:name="_GoBack"/>
      <w:bookmarkEnd w:id="0"/>
    </w:p>
    <w:p w:rsidR="00186A94" w:rsidRPr="00186A94"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872ACA"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872ACA"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872ACA"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872AC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872ACA"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872AC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872AC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lastRenderedPageBreak/>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20F6"/>
    <w:rsid w:val="00152F05"/>
    <w:rsid w:val="0015495C"/>
    <w:rsid w:val="0016183D"/>
    <w:rsid w:val="001646DB"/>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5F45"/>
    <w:rsid w:val="002778E3"/>
    <w:rsid w:val="002842F2"/>
    <w:rsid w:val="0028697E"/>
    <w:rsid w:val="002929EA"/>
    <w:rsid w:val="00295D54"/>
    <w:rsid w:val="002B326C"/>
    <w:rsid w:val="002B3A2B"/>
    <w:rsid w:val="002B4A35"/>
    <w:rsid w:val="002B7E70"/>
    <w:rsid w:val="002C3148"/>
    <w:rsid w:val="002D2E05"/>
    <w:rsid w:val="002E7EAC"/>
    <w:rsid w:val="00306D62"/>
    <w:rsid w:val="00310202"/>
    <w:rsid w:val="00321590"/>
    <w:rsid w:val="00325B77"/>
    <w:rsid w:val="003419C2"/>
    <w:rsid w:val="00346324"/>
    <w:rsid w:val="003533FD"/>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42D6"/>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275C"/>
    <w:rsid w:val="007C3A8E"/>
    <w:rsid w:val="007C450E"/>
    <w:rsid w:val="007C558F"/>
    <w:rsid w:val="007C6720"/>
    <w:rsid w:val="007D213C"/>
    <w:rsid w:val="007D4F37"/>
    <w:rsid w:val="007E1D46"/>
    <w:rsid w:val="007E4C17"/>
    <w:rsid w:val="007F0531"/>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2ACA"/>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C726B"/>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66152"/>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6DBD"/>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3E185"/>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27</TotalTime>
  <Pages>34</Pages>
  <Words>10530</Words>
  <Characters>6002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7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73</cp:revision>
  <dcterms:created xsi:type="dcterms:W3CDTF">2018-10-07T19:17:00Z</dcterms:created>
  <dcterms:modified xsi:type="dcterms:W3CDTF">2018-11-01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EswcCHT"/&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